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80AC59" w14:textId="33CCD21F" w:rsidR="00150E17" w:rsidRPr="00D60FF3" w:rsidRDefault="00D60FF3" w:rsidP="00D60FF3">
      <w:pPr>
        <w:spacing w:line="276" w:lineRule="auto"/>
        <w:jc w:val="center"/>
        <w:rPr>
          <w:rFonts w:ascii="Arial" w:hAnsi="Arial" w:cs="Arial"/>
          <w:sz w:val="24"/>
          <w:szCs w:val="24"/>
        </w:rPr>
      </w:pPr>
      <w:r w:rsidRPr="00D60FF3">
        <w:rPr>
          <w:rFonts w:ascii="Arial" w:hAnsi="Arial" w:cs="Arial"/>
          <w:sz w:val="24"/>
          <w:szCs w:val="24"/>
        </w:rPr>
        <w:t>CATALYST FOR GREEN HYDROGEN G</w:t>
      </w:r>
      <w:r>
        <w:rPr>
          <w:rFonts w:ascii="Arial" w:hAnsi="Arial" w:cs="Arial"/>
          <w:sz w:val="24"/>
          <w:szCs w:val="24"/>
        </w:rPr>
        <w:t>ENERATION</w:t>
      </w:r>
    </w:p>
    <w:p w14:paraId="20EA48D0" w14:textId="57FCCC53" w:rsidR="00D60FF3" w:rsidRPr="00D60FF3" w:rsidRDefault="00D60FF3" w:rsidP="00D60FF3">
      <w:pPr>
        <w:spacing w:line="276" w:lineRule="auto"/>
        <w:jc w:val="center"/>
        <w:rPr>
          <w:rFonts w:ascii="Arial" w:hAnsi="Arial" w:cs="Arial"/>
          <w:sz w:val="24"/>
          <w:szCs w:val="24"/>
          <w:lang w:val="it-IT"/>
        </w:rPr>
      </w:pPr>
      <w:r w:rsidRPr="00D60FF3">
        <w:rPr>
          <w:rFonts w:ascii="Arial" w:hAnsi="Arial" w:cs="Arial"/>
          <w:sz w:val="24"/>
          <w:szCs w:val="24"/>
          <w:lang w:val="it-IT"/>
        </w:rPr>
        <w:t>R. Gabriella Milazzo</w:t>
      </w:r>
    </w:p>
    <w:p w14:paraId="1837664B" w14:textId="42BF7DD0" w:rsidR="00D60FF3" w:rsidRDefault="00D60FF3" w:rsidP="00D60FF3">
      <w:pPr>
        <w:spacing w:line="276" w:lineRule="auto"/>
        <w:jc w:val="center"/>
        <w:rPr>
          <w:rFonts w:ascii="Arial" w:hAnsi="Arial" w:cs="Arial"/>
          <w:sz w:val="24"/>
          <w:szCs w:val="24"/>
          <w:lang w:val="it-IT"/>
        </w:rPr>
      </w:pPr>
      <w:r w:rsidRPr="00D60FF3">
        <w:rPr>
          <w:rFonts w:ascii="Arial" w:hAnsi="Arial" w:cs="Arial"/>
          <w:sz w:val="24"/>
          <w:szCs w:val="24"/>
          <w:lang w:val="it-IT"/>
        </w:rPr>
        <w:t>CNR-IMM VIII Strada 5, 95121 Catania (CT)</w:t>
      </w:r>
    </w:p>
    <w:p w14:paraId="474A7BAA" w14:textId="0F770034" w:rsidR="00D60FF3" w:rsidRDefault="00D60FF3" w:rsidP="00D60FF3">
      <w:pPr>
        <w:spacing w:line="276" w:lineRule="auto"/>
        <w:jc w:val="center"/>
        <w:rPr>
          <w:rFonts w:ascii="Arial" w:hAnsi="Arial" w:cs="Arial"/>
          <w:sz w:val="24"/>
          <w:szCs w:val="24"/>
          <w:lang w:val="it-IT"/>
        </w:rPr>
      </w:pPr>
    </w:p>
    <w:p w14:paraId="634F7D64" w14:textId="4352F7EA" w:rsidR="00D60FF3" w:rsidRDefault="00967625" w:rsidP="00D60FF3">
      <w:pPr>
        <w:spacing w:line="276" w:lineRule="auto"/>
        <w:jc w:val="both"/>
        <w:rPr>
          <w:rFonts w:ascii="Arial" w:hAnsi="Arial" w:cs="Arial"/>
          <w:sz w:val="24"/>
          <w:szCs w:val="24"/>
        </w:rPr>
      </w:pPr>
      <w:r w:rsidRPr="00967625">
        <w:rPr>
          <w:rFonts w:ascii="Arial" w:hAnsi="Arial" w:cs="Arial"/>
          <w:sz w:val="24"/>
          <w:szCs w:val="24"/>
        </w:rPr>
        <w:t>Photocatalysis and electrolysis are crucial processes for the development of a sustainable, clean energy system, since they enable solar fuel production, such as hydrogen by water splitting, as well as CO</w:t>
      </w:r>
      <w:r w:rsidRPr="00967625">
        <w:rPr>
          <w:rFonts w:ascii="Arial" w:hAnsi="Arial" w:cs="Arial"/>
          <w:sz w:val="24"/>
          <w:szCs w:val="24"/>
          <w:vertAlign w:val="subscript"/>
        </w:rPr>
        <w:t>2</w:t>
      </w:r>
      <w:r w:rsidRPr="00967625">
        <w:rPr>
          <w:rFonts w:ascii="Arial" w:hAnsi="Arial" w:cs="Arial"/>
          <w:sz w:val="24"/>
          <w:szCs w:val="24"/>
        </w:rPr>
        <w:t xml:space="preserve"> reduction</w:t>
      </w:r>
      <w:r w:rsidR="00A52A34">
        <w:rPr>
          <w:rFonts w:ascii="Arial" w:hAnsi="Arial" w:cs="Arial"/>
          <w:sz w:val="24"/>
          <w:szCs w:val="24"/>
        </w:rPr>
        <w:t xml:space="preserve"> </w:t>
      </w:r>
      <w:r w:rsidR="00A52A34" w:rsidRPr="00A52A34">
        <w:rPr>
          <w:rFonts w:ascii="Arial" w:hAnsi="Arial" w:cs="Arial"/>
          <w:noProof/>
          <w:sz w:val="24"/>
          <w:szCs w:val="24"/>
        </w:rPr>
        <w:t>[1,2</w:t>
      </w:r>
      <w:r w:rsidR="00A52A34">
        <w:rPr>
          <w:rFonts w:ascii="Arial" w:hAnsi="Arial" w:cs="Arial"/>
          <w:noProof/>
          <w:sz w:val="24"/>
          <w:szCs w:val="24"/>
        </w:rPr>
        <w:t>]</w:t>
      </w:r>
      <w:r w:rsidRPr="00967625">
        <w:rPr>
          <w:rFonts w:ascii="Arial" w:hAnsi="Arial" w:cs="Arial"/>
          <w:sz w:val="24"/>
          <w:szCs w:val="24"/>
        </w:rPr>
        <w:t xml:space="preserve">. In these processes efficient and robust catalysts for water oxidation are required and the reduction of employed amount of noble metals is crucial to reduce costs and increase the sustainability of the technology. </w:t>
      </w:r>
      <w:r>
        <w:rPr>
          <w:rFonts w:ascii="Arial" w:hAnsi="Arial" w:cs="Arial"/>
          <w:sz w:val="24"/>
          <w:szCs w:val="24"/>
        </w:rPr>
        <w:t>W</w:t>
      </w:r>
      <w:r w:rsidRPr="00967625">
        <w:rPr>
          <w:rFonts w:ascii="Arial" w:hAnsi="Arial" w:cs="Arial"/>
          <w:sz w:val="24"/>
          <w:szCs w:val="24"/>
        </w:rPr>
        <w:t xml:space="preserve">e have employed electroless deposition by spontaneous galvanic displacement </w:t>
      </w:r>
      <w:r w:rsidR="00A52A34">
        <w:rPr>
          <w:rFonts w:ascii="Arial" w:hAnsi="Arial" w:cs="Arial"/>
          <w:sz w:val="24"/>
          <w:szCs w:val="24"/>
        </w:rPr>
        <w:fldChar w:fldCharType="begin" w:fldLock="1"/>
      </w:r>
      <w:r w:rsidR="00A52A34">
        <w:rPr>
          <w:rFonts w:ascii="Arial" w:hAnsi="Arial" w:cs="Arial"/>
          <w:sz w:val="24"/>
          <w:szCs w:val="24"/>
        </w:rPr>
        <w:instrText>ADDIN CSL_CITATION {"citationItems":[{"id":"ITEM-1","itemData":{"DOI":"10.1109/NMDC.2014.6997416","author":[{"dropping-particle":"","family":"Milazzo","given":"R. G.","non-dropping-particle":"","parse-names":false,"suffix":""},{"dropping-particle":"","family":"Mio","given":"A. M.","non-dropping-particle":"","parse-names":false,"suffix":""},{"dropping-particle":"","family":"D'Arrigo","given":"G.","non-dropping-particle":"","parse-names":false,"suffix":""},{"dropping-particle":"","family":"Spinella","given":"C.","non-dropping-particle":"","parse-names":false,"suffix":""},{"dropping-particle":"","family":"Grimaldi","given":"M. G.","non-dropping-particle":"","parse-names":false,"suffix":""},{"dropping-particle":"","family":"Rimini","given":"E.","non-dropping-particle":"","parse-names":false,"suffix":""}],"container-title":"2014 IEEE 9th Nanotechnology Materials and Devices Conference (NMDC)","id":"ITEM-1","issued":{"date-parts":[["2014"]]},"page":"37-40","title":"Electroless deposition of gold investigated with rutherford backscattering and electron microscopy","type":"article-journal"},"uris":["http://www.mendeley.com/documents/?uuid=40ee838b-630d-38a3-872e-c12603255a25"]},{"id":"ITEM-2","itemData":{"DOI":"10.1021/acs.jpcc.6b11638","ISSN":"19327455","abstract":"© 2017 American Chemical Society. 3C-SiC layers (7 and 15 μm thick), epitaxially grown on silicon, were covered with gold nanoparticles by immersion in a solution containing HF and KAuCl 4 . The surface of the layers played a crucial role in the morphology of the deposited metal network and large gold agglomerates developed on the pronounced antiphase domain boundaries of the thinner layer. Preferential growth was not observed on the smooth surface of the 15 μm thick layer. Rutherford backscattering spectrometry and electron microscopy outlined a progressive nucleation that takes place for less than 60 s immersion times under a kinetic control process. For longer deposition time each cluster grows under a diffusion control process, resulting in flower-like gold particles. However, the nucleation and growth processes can be strongly modified  by multiple immersions in solution after rinsing in water. The adopted procedure allows the tailoring of the particles size and avoids the aggregation, therefore improving by about 1 order of magnitude the particle density (from 2 to 9 × 10 9 cm -2 ) while keeping their size systematically smaller (20 nm radius) than that obtained by a single immersion for the same total time (about 50 nm radius). Reflectivity measurements and micro Raman analyses evidenced the plasmonic effects produced by the clusters.","author":[{"dropping-particle":"","family":"Milazzo","given":"R.G.","non-dropping-particle":"","parse-names":false,"suffix":""},{"dropping-particle":"","family":"Privitera","given":"S.","non-dropping-particle":"","parse-names":false,"suffix":""},{"dropping-particle":"","family":"Litrico","given":"G.","non-dropping-particle":"","parse-names":false,"suffix":""},{"dropping-particle":"","family":"Scalese","given":"S.","non-dropping-particle":"","parse-names":false,"suffix":""},{"dropping-particle":"","family":"Mirabella","given":"S.","non-dropping-particle":"","parse-names":false,"suffix":""},{"dropping-particle":"","family":"Via","given":"F.","non-dropping-particle":"La","parse-names":false,"suffix":""},{"dropping-particle":"","family":"Lombardo","given":"S.","non-dropping-particle":"","parse-names":false,"suffix":""},{"dropping-particle":"","family":"Rimini","given":"E.","non-dropping-particle":"","parse-names":false,"suffix":""}],"container-title":"Journal of Physical Chemistry C","id":"ITEM-2","issue":"8","issued":{"date-parts":[["2017"]]},"title":"Formation, Morphology, and Optical Properties of Electroless Deposited Gold Nanoparticles on 3C-SiC","type":"article-journal","volume":"121"},"uris":["http://www.mendeley.com/documents/?uuid=6ff843c8-f538-39e5-9b7c-d75b714cea67"]},{"id":"ITEM-3","itemData":{"DOI":"10.1063/1.4926530","author":[{"dropping-particle":"","family":"Milazzo","given":"R. G.","non-dropping-particle":"","parse-names":false,"suffix":""},{"dropping-particle":"","family":"Mio","given":"A. M.","non-dropping-particle":"","parse-names":false,"suffix":""},{"dropping-particle":"","family":"D’Arrigo","given":"G.","non-dropping-particle":"","parse-names":false,"suffix":""},{"dropping-particle":"","family":"Grimaldi","given":"M. G.","non-dropping-particle":"","parse-names":false,"suffix":""},{"dropping-particle":"","family":"Spinella","given":"C.","non-dropping-particle":"","parse-names":false,"suffix":""},{"dropping-particle":"","family":"Rimini","given":"E.","non-dropping-particle":"","parse-names":false,"suffix":""}],"container-title":"The Journal of Chemical Physics","id":"ITEM-3","issue":"2","issued":{"date-parts":[["2015"]]},"page":"024306","title":"Coalescence of silver clusters by immersion in diluted HF solution","type":"article-journal","volume":"143"},"uris":["http://www.mendeley.com/documents/?uuid=997d70d5-ed31-3ae5-91de-a01e8d5e68b6"]},{"id":"ITEM-4","itemData":{"DOI":"10.1016/j.jpcs.2020.109722","ISSN":"00223697","abstract":"Platinum nanostructures are of large interest because of their electrocatalytic properties, enhanced by the high surface/volume ratio, and find applications in numerous fields from fuel cells and electrolyzers, to gas biosensors and nano-biomedicine. In this work we present a simple procedure, based on spontaneous galvanic displacement, to obtain Pt nanoparticles (PtNPs) directly on Si substrate. The nucleation and growth processes involved in the deposition have been studied by Transmission Electron Microscopy and Rutherford Backscattering Spectrometry. The nucleation is quite complex and includes, first, the generation of primary non-growing clusters, with size smaller than 2 nm. Then, for longer deposition times, larger particles are formed, resulting from dynamic coalescence of primary clusters with/or single ion attachment processes. The growth of such larger particles follows the prediction of the classical diffusion limited model. Moreover, the large nanoparticles are poly-crystalline and exhibit a nano-porous structure, in agreement with a mixed aggregative-diffusion limited growth. The nano-porous structure implies a high internal surface area, therefore making these particles particularly promising as efficient catalysts.","author":[{"dropping-particle":"","family":"Milazzo","given":"Rachela G.","non-dropping-particle":"","parse-names":false,"suffix":""},{"dropping-particle":"","family":"Privitera","given":"Stefania M.S.","non-dropping-particle":"","parse-names":false,"suffix":""},{"dropping-particle":"","family":"Scalese","given":"Silvia","non-dropping-particle":"","parse-names":false,"suffix":""},{"dropping-particle":"","family":"Mirabella","given":"Salvatore","non-dropping-particle":"","parse-names":false,"suffix":""},{"dropping-particle":"","family":"Bongiorno","given":"Corrado","non-dropping-particle":"","parse-names":false,"suffix":""},{"dropping-particle":"","family":"Lombardo","given":"Salvatore A.","non-dropping-particle":"","parse-names":false,"suffix":""},{"dropping-particle":"","family":"Rimini","given":"Emanuele","non-dropping-particle":"","parse-names":false,"suffix":""}],"container-title":"Journal of Physics and Chemistry of Solids","id":"ITEM-4","issued":{"date-parts":[["2021","1","1"]]},"page":"109722","publisher":"Elsevier Ltd","title":"New insight into Pt nucleation mechanism on Si surface during galvanic displacement deposition","type":"article-journal","volume":"148"},"uris":["http://www.mendeley.com/documents/?uuid=e26dfb8a-fa6e-3af1-8ea9-7e5795a522d2"]}],"mendeley":{"formattedCitation":"[1–4]","plainTextFormattedCitation":"[1–4]","previouslyFormattedCitation":"[1–4]"},"properties":{"noteIndex":0},"schema":"https://github.com/citation-style-language/schema/raw/master/csl-citation.json"}</w:instrText>
      </w:r>
      <w:r w:rsidR="00A52A34">
        <w:rPr>
          <w:rFonts w:ascii="Arial" w:hAnsi="Arial" w:cs="Arial"/>
          <w:sz w:val="24"/>
          <w:szCs w:val="24"/>
        </w:rPr>
        <w:fldChar w:fldCharType="separate"/>
      </w:r>
      <w:r w:rsidR="00A52A34" w:rsidRPr="00A52A34">
        <w:rPr>
          <w:rFonts w:ascii="Arial" w:hAnsi="Arial" w:cs="Arial"/>
          <w:noProof/>
          <w:sz w:val="24"/>
          <w:szCs w:val="24"/>
        </w:rPr>
        <w:t>[1–4]</w:t>
      </w:r>
      <w:r w:rsidR="00A52A34">
        <w:rPr>
          <w:rFonts w:ascii="Arial" w:hAnsi="Arial" w:cs="Arial"/>
          <w:sz w:val="24"/>
          <w:szCs w:val="24"/>
        </w:rPr>
        <w:fldChar w:fldCharType="end"/>
      </w:r>
      <w:r w:rsidR="00A52A34">
        <w:rPr>
          <w:rFonts w:ascii="Arial" w:hAnsi="Arial" w:cs="Arial"/>
          <w:sz w:val="24"/>
          <w:szCs w:val="24"/>
        </w:rPr>
        <w:t xml:space="preserve"> </w:t>
      </w:r>
      <w:r w:rsidRPr="00967625">
        <w:rPr>
          <w:rFonts w:ascii="Arial" w:hAnsi="Arial" w:cs="Arial"/>
          <w:sz w:val="24"/>
          <w:szCs w:val="24"/>
        </w:rPr>
        <w:t>as a simple, low cost, highly scalable technique</w:t>
      </w:r>
      <w:r>
        <w:rPr>
          <w:rFonts w:ascii="Arial" w:hAnsi="Arial" w:cs="Arial"/>
          <w:sz w:val="24"/>
          <w:szCs w:val="24"/>
        </w:rPr>
        <w:t>.</w:t>
      </w:r>
      <w:r w:rsidRPr="00967625">
        <w:rPr>
          <w:rFonts w:ascii="Arial" w:hAnsi="Arial" w:cs="Arial"/>
          <w:sz w:val="24"/>
          <w:szCs w:val="24"/>
        </w:rPr>
        <w:t xml:space="preserve"> By varying the deposition parameters, optimal condition</w:t>
      </w:r>
      <w:r>
        <w:rPr>
          <w:rFonts w:ascii="Arial" w:hAnsi="Arial" w:cs="Arial"/>
          <w:sz w:val="24"/>
          <w:szCs w:val="24"/>
        </w:rPr>
        <w:t>s for Pt and IrO</w:t>
      </w:r>
      <w:r w:rsidRPr="00967625">
        <w:rPr>
          <w:rFonts w:ascii="Arial" w:hAnsi="Arial" w:cs="Arial"/>
          <w:sz w:val="24"/>
          <w:szCs w:val="24"/>
          <w:vertAlign w:val="subscript"/>
        </w:rPr>
        <w:t>2</w:t>
      </w:r>
      <w:r>
        <w:rPr>
          <w:rFonts w:ascii="Arial" w:hAnsi="Arial" w:cs="Arial"/>
          <w:sz w:val="24"/>
          <w:szCs w:val="24"/>
        </w:rPr>
        <w:t xml:space="preserve"> deposition</w:t>
      </w:r>
      <w:r w:rsidRPr="00967625">
        <w:rPr>
          <w:rFonts w:ascii="Arial" w:hAnsi="Arial" w:cs="Arial"/>
          <w:sz w:val="24"/>
          <w:szCs w:val="24"/>
        </w:rPr>
        <w:t xml:space="preserve"> </w:t>
      </w:r>
      <w:r>
        <w:rPr>
          <w:rFonts w:ascii="Arial" w:hAnsi="Arial" w:cs="Arial"/>
          <w:sz w:val="24"/>
          <w:szCs w:val="24"/>
        </w:rPr>
        <w:t xml:space="preserve">on Nickel foam </w:t>
      </w:r>
      <w:r w:rsidRPr="00967625">
        <w:rPr>
          <w:rFonts w:ascii="Arial" w:hAnsi="Arial" w:cs="Arial"/>
          <w:sz w:val="24"/>
          <w:szCs w:val="24"/>
        </w:rPr>
        <w:t>ha</w:t>
      </w:r>
      <w:r>
        <w:rPr>
          <w:rFonts w:ascii="Arial" w:hAnsi="Arial" w:cs="Arial"/>
          <w:sz w:val="24"/>
          <w:szCs w:val="24"/>
        </w:rPr>
        <w:t>ve</w:t>
      </w:r>
      <w:r w:rsidRPr="00967625">
        <w:rPr>
          <w:rFonts w:ascii="Arial" w:hAnsi="Arial" w:cs="Arial"/>
          <w:sz w:val="24"/>
          <w:szCs w:val="24"/>
        </w:rPr>
        <w:t xml:space="preserve"> been achieved</w:t>
      </w:r>
      <w:r w:rsidR="00A52A34">
        <w:rPr>
          <w:rFonts w:ascii="Arial" w:hAnsi="Arial" w:cs="Arial"/>
          <w:sz w:val="24"/>
          <w:szCs w:val="24"/>
        </w:rPr>
        <w:t xml:space="preserve"> </w:t>
      </w:r>
      <w:r w:rsidR="00A52A34">
        <w:rPr>
          <w:rFonts w:ascii="Arial" w:hAnsi="Arial" w:cs="Arial"/>
          <w:sz w:val="24"/>
          <w:szCs w:val="24"/>
        </w:rPr>
        <w:fldChar w:fldCharType="begin" w:fldLock="1"/>
      </w:r>
      <w:r w:rsidR="00A52A34">
        <w:rPr>
          <w:rFonts w:ascii="Arial" w:hAnsi="Arial" w:cs="Arial"/>
          <w:sz w:val="24"/>
          <w:szCs w:val="24"/>
        </w:rPr>
        <w:instrText>ADDIN CSL_CITATION {"citationItems":[{"id":"ITEM-1","itemData":{"DOI":"10.1016/j.ijhydene.2020.07.049","ISSN":"03603199","abstract":"Photocatalysis and electrolysis are crucial processes for the development of a sustainable, clean energy system, since they enable solar fuel production, such as hydrogen by water splitting, as well as CO2 reduction. In these processes efficient and robust catalysts for water oxidation are required and the reduction of employed amount of noble metals is crucial to reduce costs and increase the sustainability of the technology. To obtain extremely low iridium loading on nickel foam electrodes we have employed electroless deposition by spontaneous galvanic displacement as a simple, low cost, highly scalable technique. After deposition the Ir oxidation has been achieved by annealing in air at 250 °C. By varying the deposition parameters, an optimal condition has been achieved, with an overpotential for water oxidation of 360 mV at 10 mA cm−2 in 1.0 M KOH solution. The Ni foam coverage with Ir oxide has also a positive impact on the electrode stability, strongly decreasing the degradation rate, compared to the case of bare Ni foam. The average amount of noble metal in the best performing electrode is only 35 μg cm−2 for a 1.6 mm thick Ni foam electrode. The proposed approach is highly promising for gas diffusion electrodes, and can be implemented in electrolytic cells, as well as in fuel cells.","author":[{"dropping-particle":"","family":"Milazzo","given":"Rachela G.","non-dropping-particle":"","parse-names":false,"suffix":""},{"dropping-particle":"","family":"Privitera","given":"Stefania M.S.","non-dropping-particle":"","parse-names":false,"suffix":""},{"dropping-particle":"","family":"Scalese","given":"Silvia","non-dropping-particle":"","parse-names":false,"suffix":""},{"dropping-particle":"","family":"Monforte","given":"Francesca","non-dropping-particle":"","parse-names":false,"suffix":""},{"dropping-particle":"","family":"Bongiorno","given":"Corrado","non-dropping-particle":"","parse-names":false,"suffix":""},{"dropping-particle":"","family":"Condorelli","given":"Guglielmo G.","non-dropping-particle":"","parse-names":false,"suffix":""},{"dropping-particle":"","family":"Lombardo","given":"Salvatore A.","non-dropping-particle":"","parse-names":false,"suffix":""}],"container-title":"International Journal of Hydrogen Energy","id":"ITEM-1","issue":"51","issued":{"date-parts":[["2020","10","16"]]},"page":"26583-26594","publisher":"Elsevier Ltd","title":"Ultralow loading electroless deposition of IrOx on nickel foam for efficient and stable water oxidation catalysis","type":"article-journal","volume":"45"},"uris":["http://www.mendeley.com/documents/?uuid=1a268fa6-bfff-3782-8c3c-2b2f45d694af"]},{"id":"ITEM-2","itemData":{"DOI":"10.3390/en12163116","ISSN":"19961073","abstract":"© 2019 by the authors. Licensee MDPI, Basel, Switzerland. This article is an open access article distributed under the terms and conditions of the Creative Commons Attribution (CC BY) license (http://creativecommons.org/licenses/by/4.0/). Platinum thin films are deposited on open-cell nickel foam with porosity of 95% via spontaneous galvanic displacement. Ni foams with different morphologies and pore size are compared and characterized by electrochemical and structural analysis techniques. The effect of Pt coating on the electrochemical activity is studied by using the Pt coated foam as electrode material for hydrogen evolution reaction in an aqueous alkaline electrolyte. The electrocatalytic activity of the electrodes is evaluated using linear sweep voltammetry curves and Tafel plots as a function of deposition time. The comparison with scanning electron microscopy analyses demonstrates that the catalytic activity has a maximum when the platinum film completely covers the Ni surface. The further increase of the Pt thickness leads to mechanical instability with crack formation and delamination. The effect of the foam morphology on the Pt deposition rate has been evaluated and discussed, determining the minimum Pt amount required to achieve the maximum electrochemical activity, as well as the maximum thickness in order to assure stable characteristics before delamination occurs.","author":[{"dropping-particle":"","family":"Milazzo","given":"R.G.","non-dropping-particle":"","parse-names":false,"suffix":""},{"dropping-particle":"","family":"Privitera","given":"S.M.S.","non-dropping-particle":"","parse-names":false,"suffix":""},{"dropping-particle":"","family":"Scalese","given":"S.","non-dropping-particle":"","parse-names":false,"suffix":""},{"dropping-particle":"","family":"Lombardo","given":"S.A.","non-dropping-particle":"","parse-names":false,"suffix":""}],"container-title":"Energies","id":"ITEM-2","issue":"16","issued":{"date-parts":[["2019"]]},"title":"Effect of morphology and mechanical stability of nanometric platinum layer on nickel foam for hydrogen evolution reaction","type":"article-journal","volume":"12"},"uris":["http://www.mendeley.com/documents/?uuid=540ef3f3-a899-3b59-bdf2-d0c36b6be4c0"]},{"id":"ITEM-3","itemData":{"DOI":"10.1016/j.ijhydene.2018.03.042","ISSN":"03603199","abstract":"In this paper we propose the use of spontaneous galvanic displacement as a promising solution to produce nickel foam electrodes functionalized with interconnected platinum nanoparticles. Scanning Electron Microscopy analyses, coupled with X-ray Energy Dispersive Spectroscopy show that, under proper conditions, we can overcome the limits of other deposition techniques, achieving a uniform Pt coverage throughout the 3D structure of the Ni foam. We show that such a condition, not deeply investigated in previous literature, turns out to be crucial for the long term stability of the electrodes under constant current stress. The amount of Pt on the Ni foam has been experimentally evaluated, obtaining optimal results with 0.015 mg cm−2 of noble metal in a 0.16 cm thick electrode. Such a low amount corresponds to a Ni foam cost increase of less than 0.1%.","author":[{"dropping-particle":"","family":"Milazzo","given":"Rachela G.","non-dropping-particle":"","parse-names":false,"suffix":""},{"dropping-particle":"","family":"Privitera","given":"Stefania M.S.","non-dropping-particle":"","parse-names":false,"suffix":""},{"dropping-particle":"","family":"D'Angelo","given":"Daniele","non-dropping-particle":"","parse-names":false,"suffix":""},{"dropping-particle":"","family":"Scalese","given":"Silvia","non-dropping-particle":"","parse-names":false,"suffix":""},{"dropping-particle":"","family":"Franco","given":"Salvatore","non-dropping-particle":"Di","parse-names":false,"suffix":""},{"dropping-particle":"","family":"Maita","given":"Francesco","non-dropping-particle":"","parse-names":false,"suffix":""},{"dropping-particle":"","family":"Lombardo","given":"Salvatore","non-dropping-particle":"","parse-names":false,"suffix":""}],"container-title":"International Journal of Hydrogen Energy","id":"ITEM-3","issued":{"date-parts":[["2018"]]},"page":"7903-7910","title":"Spontaneous galvanic displacement of Pt nanostructures on nickel foam: Synthesis, characterization and use for hydrogen evolution reaction","type":"article-journal"},"uris":["http://www.mendeley.com/documents/?uuid=fea2e56c-0f73-3548-b747-ab71ba7fd33f"]}],"mendeley":{"formattedCitation":"[5–7]","plainTextFormattedCitation":"[5–7]","previouslyFormattedCitation":"[5–7]"},"properties":{"noteIndex":0},"schema":"https://github.com/citation-style-language/schema/raw/master/csl-citation.json"}</w:instrText>
      </w:r>
      <w:r w:rsidR="00A52A34">
        <w:rPr>
          <w:rFonts w:ascii="Arial" w:hAnsi="Arial" w:cs="Arial"/>
          <w:sz w:val="24"/>
          <w:szCs w:val="24"/>
        </w:rPr>
        <w:fldChar w:fldCharType="separate"/>
      </w:r>
      <w:r w:rsidR="00A52A34" w:rsidRPr="00A52A34">
        <w:rPr>
          <w:rFonts w:ascii="Arial" w:hAnsi="Arial" w:cs="Arial"/>
          <w:noProof/>
          <w:sz w:val="24"/>
          <w:szCs w:val="24"/>
        </w:rPr>
        <w:t>[5–7]</w:t>
      </w:r>
      <w:r w:rsidR="00A52A34">
        <w:rPr>
          <w:rFonts w:ascii="Arial" w:hAnsi="Arial" w:cs="Arial"/>
          <w:sz w:val="24"/>
          <w:szCs w:val="24"/>
        </w:rPr>
        <w:fldChar w:fldCharType="end"/>
      </w:r>
      <w:r>
        <w:rPr>
          <w:rFonts w:ascii="Arial" w:hAnsi="Arial" w:cs="Arial"/>
          <w:sz w:val="24"/>
          <w:szCs w:val="24"/>
        </w:rPr>
        <w:t xml:space="preserve">. </w:t>
      </w:r>
      <w:r w:rsidRPr="00967625">
        <w:rPr>
          <w:rFonts w:ascii="Arial" w:hAnsi="Arial" w:cs="Arial"/>
          <w:sz w:val="24"/>
          <w:szCs w:val="24"/>
        </w:rPr>
        <w:t xml:space="preserve">The </w:t>
      </w:r>
      <w:r>
        <w:rPr>
          <w:rFonts w:ascii="Arial" w:hAnsi="Arial" w:cs="Arial"/>
          <w:sz w:val="24"/>
          <w:szCs w:val="24"/>
        </w:rPr>
        <w:t xml:space="preserve">electrode </w:t>
      </w:r>
      <w:r w:rsidRPr="00967625">
        <w:rPr>
          <w:rFonts w:ascii="Arial" w:hAnsi="Arial" w:cs="Arial"/>
          <w:sz w:val="24"/>
          <w:szCs w:val="24"/>
        </w:rPr>
        <w:t xml:space="preserve">coverage </w:t>
      </w:r>
      <w:r>
        <w:rPr>
          <w:rFonts w:ascii="Arial" w:hAnsi="Arial" w:cs="Arial"/>
          <w:sz w:val="24"/>
          <w:szCs w:val="24"/>
        </w:rPr>
        <w:t xml:space="preserve">by catalyst </w:t>
      </w:r>
      <w:r w:rsidRPr="00967625">
        <w:rPr>
          <w:rFonts w:ascii="Arial" w:hAnsi="Arial" w:cs="Arial"/>
          <w:sz w:val="24"/>
          <w:szCs w:val="24"/>
        </w:rPr>
        <w:t xml:space="preserve">has also a positive impact on </w:t>
      </w:r>
      <w:r>
        <w:rPr>
          <w:rFonts w:ascii="Arial" w:hAnsi="Arial" w:cs="Arial"/>
          <w:sz w:val="24"/>
          <w:szCs w:val="24"/>
        </w:rPr>
        <w:t>its</w:t>
      </w:r>
      <w:r w:rsidRPr="00967625">
        <w:rPr>
          <w:rFonts w:ascii="Arial" w:hAnsi="Arial" w:cs="Arial"/>
          <w:sz w:val="24"/>
          <w:szCs w:val="24"/>
        </w:rPr>
        <w:t xml:space="preserve"> stability, strongly decreasing the degradation rate, compared to the case of bare Ni foam. The average amount of noble metal in the best performing electrode</w:t>
      </w:r>
      <w:r>
        <w:rPr>
          <w:rFonts w:ascii="Arial" w:hAnsi="Arial" w:cs="Arial"/>
          <w:sz w:val="24"/>
          <w:szCs w:val="24"/>
        </w:rPr>
        <w:t>s</w:t>
      </w:r>
      <w:r w:rsidRPr="00967625">
        <w:rPr>
          <w:rFonts w:ascii="Arial" w:hAnsi="Arial" w:cs="Arial"/>
          <w:sz w:val="24"/>
          <w:szCs w:val="24"/>
        </w:rPr>
        <w:t xml:space="preserve"> is </w:t>
      </w:r>
      <w:r>
        <w:rPr>
          <w:rFonts w:ascii="Arial" w:hAnsi="Arial" w:cs="Arial"/>
          <w:sz w:val="24"/>
          <w:szCs w:val="24"/>
        </w:rPr>
        <w:t>well below the typical values adopted for PEM (Proton Exchange Membranes Electrolyzers)</w:t>
      </w:r>
      <w:r w:rsidR="00A52A34">
        <w:rPr>
          <w:rFonts w:ascii="Arial" w:hAnsi="Arial" w:cs="Arial"/>
          <w:sz w:val="24"/>
          <w:szCs w:val="24"/>
        </w:rPr>
        <w:t xml:space="preserve"> </w:t>
      </w:r>
      <w:r w:rsidR="00A52A34">
        <w:rPr>
          <w:rFonts w:ascii="Arial" w:hAnsi="Arial" w:cs="Arial"/>
          <w:sz w:val="24"/>
          <w:szCs w:val="24"/>
        </w:rPr>
        <w:fldChar w:fldCharType="begin" w:fldLock="1"/>
      </w:r>
      <w:r w:rsidR="00A52A34">
        <w:rPr>
          <w:rFonts w:ascii="Arial" w:hAnsi="Arial" w:cs="Arial"/>
          <w:sz w:val="24"/>
          <w:szCs w:val="24"/>
        </w:rPr>
        <w:instrText>ADDIN CSL_CITATION {"citationItems":[{"id":"ITEM-1","itemData":{"DOI":"10.1038/ncomms13237","ISSN":"20411723","abstract":"Hydrogen production via electrochemical water splitting is a promising approach for storing solar energy. For this technology to be economically competitive, it is critical to develop water splitting systems with high solar-to-hydrogen (STH) efficiencies. Here we report a photovoltaic-electrolysis system with the highest STH efficiency for any water splitting technology to date, to the best of our knowledge. Our system consists of two polymer electrolyte membrane electrolysers in series with one InGaP/GaAs/GaInNAsSb triple-junction solar cell, which produces a large-enough voltage to drive both electrolysers with no additional energy input. The solar concentration is adjusted such that the maximum power point of the photovoltaic is well matched to the operating capacity of the electrolysers to optimize the system efficiency. The system achieves a 48-h average STH efficiency of 30%. These results demonstrate the potential of photovoltaic-electrolysis systems for cost-effective solar energy storage.","author":[{"dropping-particle":"","family":"Jia","given":"Jieyang","non-dropping-particle":"","parse-names":false,"suffix":""},{"dropping-particle":"","family":"Seitz","given":"Linsey C.","non-dropping-particle":"","parse-names":false,"suffix":""},{"dropping-particle":"","family":"Benck","given":"Jesse D.","non-dropping-particle":"","parse-names":false,"suffix":""},{"dropping-particle":"","family":"Huo","given":"Yijie","non-dropping-particle":"","parse-names":false,"suffix":""},{"dropping-particle":"","family":"Chen","given":"Yusi","non-dropping-particle":"","parse-names":false,"suffix":""},{"dropping-particle":"","family":"Ng","given":"Jia Wei Desmond","non-dropping-particle":"","parse-names":false,"suffix":""},{"dropping-particle":"","family":"Bilir","given":"Taner","non-dropping-particle":"","parse-names":false,"suffix":""},{"dropping-particle":"","family":"Harris","given":"James S.","non-dropping-particle":"","parse-names":false,"suffix":""},{"dropping-particle":"","family":"Jaramillo","given":"Thomas F.","non-dropping-particle":"","parse-names":false,"suffix":""}],"container-title":"Nature Communications","id":"ITEM-1","issued":{"date-parts":[["2016","10","31"]]},"publisher":"Nature Publishing Group","title":"Solar water splitting by photovoltaic-electrolysis with a solar-to-hydrogen efficiency over 30%","type":"article-journal","volume":"7"},"uris":["http://www.mendeley.com/documents/?uuid=c1b68fe2-c3cb-3463-accf-2fa25677c4ac"]}],"mendeley":{"formattedCitation":"[8]","plainTextFormattedCitation":"[8]","previouslyFormattedCitation":"[8]"},"properties":{"noteIndex":0},"schema":"https://github.com/citation-style-language/schema/raw/master/csl-citation.json"}</w:instrText>
      </w:r>
      <w:r w:rsidR="00A52A34">
        <w:rPr>
          <w:rFonts w:ascii="Arial" w:hAnsi="Arial" w:cs="Arial"/>
          <w:sz w:val="24"/>
          <w:szCs w:val="24"/>
        </w:rPr>
        <w:fldChar w:fldCharType="separate"/>
      </w:r>
      <w:r w:rsidR="00A52A34" w:rsidRPr="00A52A34">
        <w:rPr>
          <w:rFonts w:ascii="Arial" w:hAnsi="Arial" w:cs="Arial"/>
          <w:noProof/>
          <w:sz w:val="24"/>
          <w:szCs w:val="24"/>
        </w:rPr>
        <w:t>[8]</w:t>
      </w:r>
      <w:r w:rsidR="00A52A34">
        <w:rPr>
          <w:rFonts w:ascii="Arial" w:hAnsi="Arial" w:cs="Arial"/>
          <w:sz w:val="24"/>
          <w:szCs w:val="24"/>
        </w:rPr>
        <w:fldChar w:fldCharType="end"/>
      </w:r>
      <w:r w:rsidRPr="00967625">
        <w:rPr>
          <w:rFonts w:ascii="Arial" w:hAnsi="Arial" w:cs="Arial"/>
          <w:sz w:val="24"/>
          <w:szCs w:val="24"/>
        </w:rPr>
        <w:t>. The proposed approach is highly promising for gas diffusion electrodes, and can be implemented in electrolytic cells, as well as in fuel cells.</w:t>
      </w:r>
    </w:p>
    <w:p w14:paraId="22ECA740" w14:textId="6BD91112" w:rsidR="00A52A34" w:rsidRDefault="00A52A34" w:rsidP="00D60FF3">
      <w:pPr>
        <w:spacing w:line="276" w:lineRule="auto"/>
        <w:jc w:val="both"/>
        <w:rPr>
          <w:rFonts w:ascii="Arial" w:hAnsi="Arial" w:cs="Arial"/>
          <w:sz w:val="24"/>
          <w:szCs w:val="24"/>
        </w:rPr>
      </w:pPr>
    </w:p>
    <w:p w14:paraId="0170E30B" w14:textId="689A77BC" w:rsidR="00A52A34" w:rsidRDefault="00A52A34" w:rsidP="00D60FF3">
      <w:pPr>
        <w:spacing w:line="276" w:lineRule="auto"/>
        <w:jc w:val="both"/>
        <w:rPr>
          <w:rFonts w:ascii="Arial" w:hAnsi="Arial" w:cs="Arial"/>
          <w:sz w:val="24"/>
          <w:szCs w:val="24"/>
        </w:rPr>
      </w:pPr>
      <w:r>
        <w:rPr>
          <w:rFonts w:ascii="Arial" w:hAnsi="Arial" w:cs="Arial"/>
          <w:sz w:val="24"/>
          <w:szCs w:val="24"/>
        </w:rPr>
        <w:t>References</w:t>
      </w:r>
    </w:p>
    <w:p w14:paraId="3A522C8D" w14:textId="05CD214C" w:rsidR="00A52A34" w:rsidRPr="00A52A34" w:rsidRDefault="00A52A34" w:rsidP="00A52A34">
      <w:pPr>
        <w:widowControl w:val="0"/>
        <w:autoSpaceDE w:val="0"/>
        <w:autoSpaceDN w:val="0"/>
        <w:adjustRightInd w:val="0"/>
        <w:spacing w:line="240" w:lineRule="auto"/>
        <w:ind w:left="640" w:hanging="640"/>
        <w:rPr>
          <w:rFonts w:ascii="Arial" w:hAnsi="Arial" w:cs="Arial"/>
          <w:noProof/>
          <w:sz w:val="24"/>
          <w:szCs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Pr="00A52A34">
        <w:rPr>
          <w:rFonts w:ascii="Arial" w:hAnsi="Arial" w:cs="Arial"/>
          <w:noProof/>
          <w:sz w:val="24"/>
          <w:szCs w:val="24"/>
        </w:rPr>
        <w:t>[1]</w:t>
      </w:r>
      <w:r w:rsidRPr="00A52A34">
        <w:rPr>
          <w:rFonts w:ascii="Arial" w:hAnsi="Arial" w:cs="Arial"/>
          <w:noProof/>
          <w:sz w:val="24"/>
          <w:szCs w:val="24"/>
        </w:rPr>
        <w:tab/>
        <w:t>Milazzo RG, Mio AM, D’Arrigo G, Spinella C, Grimaldi MG, Rimini E. Electroless deposition of gold investigated with rutherford backscattering and electron microscopy. 2014 IEEE 9th Nanotechnology Materials and Devices Conference (NMDC) 2014:37–40. https://doi.org/10.1109/NMDC.2014.6997416.</w:t>
      </w:r>
    </w:p>
    <w:p w14:paraId="7D83E693" w14:textId="77777777" w:rsidR="00A52A34" w:rsidRPr="00A52A34" w:rsidRDefault="00A52A34" w:rsidP="00A52A34">
      <w:pPr>
        <w:widowControl w:val="0"/>
        <w:autoSpaceDE w:val="0"/>
        <w:autoSpaceDN w:val="0"/>
        <w:adjustRightInd w:val="0"/>
        <w:spacing w:line="240" w:lineRule="auto"/>
        <w:ind w:left="640" w:hanging="640"/>
        <w:rPr>
          <w:rFonts w:ascii="Arial" w:hAnsi="Arial" w:cs="Arial"/>
          <w:noProof/>
          <w:sz w:val="24"/>
          <w:szCs w:val="24"/>
        </w:rPr>
      </w:pPr>
      <w:r w:rsidRPr="00A52A34">
        <w:rPr>
          <w:rFonts w:ascii="Arial" w:hAnsi="Arial" w:cs="Arial"/>
          <w:noProof/>
          <w:sz w:val="24"/>
          <w:szCs w:val="24"/>
        </w:rPr>
        <w:t>[2]</w:t>
      </w:r>
      <w:r w:rsidRPr="00A52A34">
        <w:rPr>
          <w:rFonts w:ascii="Arial" w:hAnsi="Arial" w:cs="Arial"/>
          <w:noProof/>
          <w:sz w:val="24"/>
          <w:szCs w:val="24"/>
        </w:rPr>
        <w:tab/>
        <w:t>Milazzo RG, Privitera S, Litrico G, Scalese S, Mirabella S, La Via F, et al. Formation, Morphology, and Optical Properties of Electroless Deposited Gold Nanoparticles on 3C-SiC. Journal of Physical Chemistry C 2017;121. https://doi.org/10.1021/acs.jpcc.6b11638.</w:t>
      </w:r>
    </w:p>
    <w:p w14:paraId="48318EF0" w14:textId="77777777" w:rsidR="00A52A34" w:rsidRPr="00A52A34" w:rsidRDefault="00A52A34" w:rsidP="00A52A34">
      <w:pPr>
        <w:widowControl w:val="0"/>
        <w:autoSpaceDE w:val="0"/>
        <w:autoSpaceDN w:val="0"/>
        <w:adjustRightInd w:val="0"/>
        <w:spacing w:line="240" w:lineRule="auto"/>
        <w:ind w:left="640" w:hanging="640"/>
        <w:rPr>
          <w:rFonts w:ascii="Arial" w:hAnsi="Arial" w:cs="Arial"/>
          <w:noProof/>
          <w:sz w:val="24"/>
          <w:szCs w:val="24"/>
        </w:rPr>
      </w:pPr>
      <w:r w:rsidRPr="00A52A34">
        <w:rPr>
          <w:rFonts w:ascii="Arial" w:hAnsi="Arial" w:cs="Arial"/>
          <w:noProof/>
          <w:sz w:val="24"/>
          <w:szCs w:val="24"/>
        </w:rPr>
        <w:t>[3]</w:t>
      </w:r>
      <w:r w:rsidRPr="00A52A34">
        <w:rPr>
          <w:rFonts w:ascii="Arial" w:hAnsi="Arial" w:cs="Arial"/>
          <w:noProof/>
          <w:sz w:val="24"/>
          <w:szCs w:val="24"/>
        </w:rPr>
        <w:tab/>
        <w:t>Milazzo RG, Mio AM, D’Arrigo G, Grimaldi MG, Spinella C, Rimini E. Coalescence of silver clusters by immersion in diluted HF solution. The Journal of Chemical Physics 2015;143:024306. https://doi.org/10.1063/1.4926530.</w:t>
      </w:r>
    </w:p>
    <w:p w14:paraId="304558A4" w14:textId="77777777" w:rsidR="00A52A34" w:rsidRPr="00A52A34" w:rsidRDefault="00A52A34" w:rsidP="00A52A34">
      <w:pPr>
        <w:widowControl w:val="0"/>
        <w:autoSpaceDE w:val="0"/>
        <w:autoSpaceDN w:val="0"/>
        <w:adjustRightInd w:val="0"/>
        <w:spacing w:line="240" w:lineRule="auto"/>
        <w:ind w:left="640" w:hanging="640"/>
        <w:rPr>
          <w:rFonts w:ascii="Arial" w:hAnsi="Arial" w:cs="Arial"/>
          <w:noProof/>
          <w:sz w:val="24"/>
          <w:szCs w:val="24"/>
        </w:rPr>
      </w:pPr>
      <w:r w:rsidRPr="00A52A34">
        <w:rPr>
          <w:rFonts w:ascii="Arial" w:hAnsi="Arial" w:cs="Arial"/>
          <w:noProof/>
          <w:sz w:val="24"/>
          <w:szCs w:val="24"/>
        </w:rPr>
        <w:t>[4]</w:t>
      </w:r>
      <w:r w:rsidRPr="00A52A34">
        <w:rPr>
          <w:rFonts w:ascii="Arial" w:hAnsi="Arial" w:cs="Arial"/>
          <w:noProof/>
          <w:sz w:val="24"/>
          <w:szCs w:val="24"/>
        </w:rPr>
        <w:tab/>
        <w:t>Milazzo RG, Privitera SMS, Scalese S, Mirabella S, Bongiorno C, Lombardo SA, et al. New insight into Pt nucleation mechanism on Si surface during galvanic displacement deposition. Journal of Physics and Chemistry of Solids 2021;148:109722. https://doi.org/10.1016/j.jpcs.2020.109722.</w:t>
      </w:r>
    </w:p>
    <w:p w14:paraId="6F66620B" w14:textId="77777777" w:rsidR="00A52A34" w:rsidRPr="00A52A34" w:rsidRDefault="00A52A34" w:rsidP="00A52A34">
      <w:pPr>
        <w:widowControl w:val="0"/>
        <w:autoSpaceDE w:val="0"/>
        <w:autoSpaceDN w:val="0"/>
        <w:adjustRightInd w:val="0"/>
        <w:spacing w:line="240" w:lineRule="auto"/>
        <w:ind w:left="640" w:hanging="640"/>
        <w:rPr>
          <w:rFonts w:ascii="Arial" w:hAnsi="Arial" w:cs="Arial"/>
          <w:noProof/>
          <w:sz w:val="24"/>
          <w:szCs w:val="24"/>
        </w:rPr>
      </w:pPr>
      <w:r w:rsidRPr="00A52A34">
        <w:rPr>
          <w:rFonts w:ascii="Arial" w:hAnsi="Arial" w:cs="Arial"/>
          <w:noProof/>
          <w:sz w:val="24"/>
          <w:szCs w:val="24"/>
        </w:rPr>
        <w:t>[5]</w:t>
      </w:r>
      <w:r w:rsidRPr="00A52A34">
        <w:rPr>
          <w:rFonts w:ascii="Arial" w:hAnsi="Arial" w:cs="Arial"/>
          <w:noProof/>
          <w:sz w:val="24"/>
          <w:szCs w:val="24"/>
        </w:rPr>
        <w:tab/>
        <w:t>Milazzo RG, Privitera SMS, Scalese S, Monforte F, Bongiorno C, Condorelli GG, et al. Ultralow loading electroless deposition of IrOx on nickel foam for efficient and stable water oxidation catalysis. International Journal of Hydrogen Energy 2020;45:26583–94. https://doi.org/10.1016/j.ijhydene.2020.07.049.</w:t>
      </w:r>
    </w:p>
    <w:p w14:paraId="45CC315D" w14:textId="77777777" w:rsidR="00A52A34" w:rsidRPr="00A52A34" w:rsidRDefault="00A52A34" w:rsidP="00A52A34">
      <w:pPr>
        <w:widowControl w:val="0"/>
        <w:autoSpaceDE w:val="0"/>
        <w:autoSpaceDN w:val="0"/>
        <w:adjustRightInd w:val="0"/>
        <w:spacing w:line="240" w:lineRule="auto"/>
        <w:ind w:left="640" w:hanging="640"/>
        <w:rPr>
          <w:rFonts w:ascii="Arial" w:hAnsi="Arial" w:cs="Arial"/>
          <w:noProof/>
          <w:sz w:val="24"/>
          <w:szCs w:val="24"/>
        </w:rPr>
      </w:pPr>
      <w:r w:rsidRPr="00A52A34">
        <w:rPr>
          <w:rFonts w:ascii="Arial" w:hAnsi="Arial" w:cs="Arial"/>
          <w:noProof/>
          <w:sz w:val="24"/>
          <w:szCs w:val="24"/>
        </w:rPr>
        <w:t>[6]</w:t>
      </w:r>
      <w:r w:rsidRPr="00A52A34">
        <w:rPr>
          <w:rFonts w:ascii="Arial" w:hAnsi="Arial" w:cs="Arial"/>
          <w:noProof/>
          <w:sz w:val="24"/>
          <w:szCs w:val="24"/>
        </w:rPr>
        <w:tab/>
        <w:t>Milazzo RG, Privitera SMS, Scalese S, Lombardo SA. Effect of morphology and mechanical stability of nanometric platinum layer on nickel foam for hydrogen evolution reaction. Energies 2019;12. https://doi.org/10.3390/en12163116.</w:t>
      </w:r>
    </w:p>
    <w:p w14:paraId="458E8FE1" w14:textId="77777777" w:rsidR="00A52A34" w:rsidRPr="00A52A34" w:rsidRDefault="00A52A34" w:rsidP="00A52A34">
      <w:pPr>
        <w:widowControl w:val="0"/>
        <w:autoSpaceDE w:val="0"/>
        <w:autoSpaceDN w:val="0"/>
        <w:adjustRightInd w:val="0"/>
        <w:spacing w:line="240" w:lineRule="auto"/>
        <w:ind w:left="640" w:hanging="640"/>
        <w:rPr>
          <w:rFonts w:ascii="Arial" w:hAnsi="Arial" w:cs="Arial"/>
          <w:noProof/>
          <w:sz w:val="24"/>
          <w:szCs w:val="24"/>
        </w:rPr>
      </w:pPr>
      <w:r w:rsidRPr="00A52A34">
        <w:rPr>
          <w:rFonts w:ascii="Arial" w:hAnsi="Arial" w:cs="Arial"/>
          <w:noProof/>
          <w:sz w:val="24"/>
          <w:szCs w:val="24"/>
        </w:rPr>
        <w:lastRenderedPageBreak/>
        <w:t>[7]</w:t>
      </w:r>
      <w:r w:rsidRPr="00A52A34">
        <w:rPr>
          <w:rFonts w:ascii="Arial" w:hAnsi="Arial" w:cs="Arial"/>
          <w:noProof/>
          <w:sz w:val="24"/>
          <w:szCs w:val="24"/>
        </w:rPr>
        <w:tab/>
        <w:t>Milazzo RG, Privitera SMS, D’Angelo D, Scalese S, Di Franco S, Maita F, et al. Spontaneous galvanic displacement of Pt nanostructures on nickel foam: Synthesis, characterization and use for hydrogen evolution reaction. International Journal of Hydrogen Energy 2018:7903–10. https://doi.org/10.1016/j.ijhydene.2018.03.042.</w:t>
      </w:r>
    </w:p>
    <w:p w14:paraId="09329571" w14:textId="77777777" w:rsidR="00A52A34" w:rsidRPr="00A52A34" w:rsidRDefault="00A52A34" w:rsidP="00A52A34">
      <w:pPr>
        <w:widowControl w:val="0"/>
        <w:autoSpaceDE w:val="0"/>
        <w:autoSpaceDN w:val="0"/>
        <w:adjustRightInd w:val="0"/>
        <w:spacing w:line="240" w:lineRule="auto"/>
        <w:ind w:left="640" w:hanging="640"/>
        <w:rPr>
          <w:rFonts w:ascii="Arial" w:hAnsi="Arial" w:cs="Arial"/>
          <w:noProof/>
          <w:sz w:val="24"/>
        </w:rPr>
      </w:pPr>
      <w:r w:rsidRPr="00A52A34">
        <w:rPr>
          <w:rFonts w:ascii="Arial" w:hAnsi="Arial" w:cs="Arial"/>
          <w:noProof/>
          <w:sz w:val="24"/>
          <w:szCs w:val="24"/>
        </w:rPr>
        <w:t>[8]</w:t>
      </w:r>
      <w:r w:rsidRPr="00A52A34">
        <w:rPr>
          <w:rFonts w:ascii="Arial" w:hAnsi="Arial" w:cs="Arial"/>
          <w:noProof/>
          <w:sz w:val="24"/>
          <w:szCs w:val="24"/>
        </w:rPr>
        <w:tab/>
        <w:t>Jia J, Seitz LC, Benck JD, Huo Y, Chen Y, Ng JWD, et al. Solar water splitting by photovoltaic-electrolysis with a solar-to-hydrogen efficiency over 30%. Nature Communications 2016;7. https://doi.org/10.1038/ncomms13237.</w:t>
      </w:r>
    </w:p>
    <w:p w14:paraId="08F05140" w14:textId="17CBF044" w:rsidR="00A52A34" w:rsidRPr="00967625" w:rsidRDefault="00A52A34" w:rsidP="00D60FF3">
      <w:pPr>
        <w:spacing w:line="276" w:lineRule="auto"/>
        <w:jc w:val="both"/>
        <w:rPr>
          <w:rFonts w:ascii="Arial" w:hAnsi="Arial" w:cs="Arial"/>
          <w:sz w:val="24"/>
          <w:szCs w:val="24"/>
        </w:rPr>
      </w:pPr>
      <w:r>
        <w:rPr>
          <w:rFonts w:ascii="Arial" w:hAnsi="Arial" w:cs="Arial"/>
          <w:sz w:val="24"/>
          <w:szCs w:val="24"/>
        </w:rPr>
        <w:fldChar w:fldCharType="end"/>
      </w:r>
    </w:p>
    <w:sectPr w:rsidR="00A52A34" w:rsidRPr="00967625">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0FF3"/>
    <w:rsid w:val="00065492"/>
    <w:rsid w:val="00150E17"/>
    <w:rsid w:val="00967625"/>
    <w:rsid w:val="00A52A34"/>
    <w:rsid w:val="00B35A89"/>
    <w:rsid w:val="00D60FF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F4BF26"/>
  <w15:chartTrackingRefBased/>
  <w15:docId w15:val="{5C161442-C281-46A4-894E-F255FC0CE9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Pr>
      <w:lang w:val="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111C1F-F671-4EED-AD30-D55C59BCC7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2</Pages>
  <Words>3250</Words>
  <Characters>18531</Characters>
  <Application>Microsoft Office Word</Application>
  <DocSecurity>0</DocSecurity>
  <Lines>154</Lines>
  <Paragraphs>43</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1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la Milazzo</dc:creator>
  <cp:keywords/>
  <dc:description/>
  <cp:lastModifiedBy>Gabriella Milazzo</cp:lastModifiedBy>
  <cp:revision>2</cp:revision>
  <dcterms:created xsi:type="dcterms:W3CDTF">2021-05-06T07:57:00Z</dcterms:created>
  <dcterms:modified xsi:type="dcterms:W3CDTF">2021-05-06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fa6439c-98a8-3152-ba01-4461ecdc808c</vt:lpwstr>
  </property>
  <property fmtid="{D5CDD505-2E9C-101B-9397-08002B2CF9AE}" pid="4" name="Mendeley Citation Style_1">
    <vt:lpwstr>http://www.zotero.org/styles/international-journal-of-hydrogen-ener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nternational-journal-of-hydrogen-energy</vt:lpwstr>
  </property>
  <property fmtid="{D5CDD505-2E9C-101B-9397-08002B2CF9AE}" pid="20" name="Mendeley Recent Style Name 7_1">
    <vt:lpwstr>International Journal of Hydrogen Energy</vt:lpwstr>
  </property>
  <property fmtid="{D5CDD505-2E9C-101B-9397-08002B2CF9AE}" pid="21" name="Mendeley Recent Style Id 8_1">
    <vt:lpwstr>http://www.zotero.org/styles/journal-of-physics-and-chemistry-of-solids</vt:lpwstr>
  </property>
  <property fmtid="{D5CDD505-2E9C-101B-9397-08002B2CF9AE}" pid="22" name="Mendeley Recent Style Name 8_1">
    <vt:lpwstr>Journal of Physics and Chemistry of Solids</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